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Default="00C04D45" w:rsidP="002F4863">
      <w:pPr>
        <w:pStyle w:val="ListParagraph"/>
        <w:numPr>
          <w:ilvl w:val="3"/>
          <w:numId w:val="1"/>
        </w:numPr>
      </w:pPr>
      <w:r>
        <w:t>diapause</w:t>
      </w:r>
      <w:r w:rsidR="00AB305F">
        <w:t xml:space="preserve"> </w:t>
      </w:r>
      <w:r w:rsidR="00AB305F">
        <w:sym w:font="Wingdings" w:char="F0E0"/>
      </w:r>
      <w:r w:rsidR="00AB305F">
        <w:t xml:space="preserve"> protection from environment</w:t>
      </w:r>
    </w:p>
    <w:p w14:paraId="4FDBFCEB" w14:textId="7087A9F0" w:rsidR="00AB305F" w:rsidRDefault="00C04D45" w:rsidP="002F4863">
      <w:pPr>
        <w:pStyle w:val="ListParagraph"/>
        <w:numPr>
          <w:ilvl w:val="4"/>
          <w:numId w:val="1"/>
        </w:numPr>
      </w:pPr>
      <w:r>
        <w:t>Initiation, length, reduced development and metabolism</w:t>
      </w:r>
    </w:p>
    <w:p w14:paraId="3AB59F6B" w14:textId="78C1CA0F" w:rsidR="00AB305F" w:rsidRDefault="00C04D45" w:rsidP="002F4863">
      <w:pPr>
        <w:pStyle w:val="ListParagraph"/>
        <w:numPr>
          <w:ilvl w:val="3"/>
          <w:numId w:val="1"/>
        </w:numPr>
      </w:pPr>
      <w:r>
        <w:t>diapause</w:t>
      </w:r>
      <w:r w:rsidR="00AB305F">
        <w:t xml:space="preserve"> </w:t>
      </w:r>
      <w:r w:rsidR="00AB305F">
        <w:sym w:font="Wingdings" w:char="F0E0"/>
      </w:r>
      <w:r w:rsidR="00AB305F">
        <w:t xml:space="preserve"> accumulated resources</w:t>
      </w:r>
    </w:p>
    <w:p w14:paraId="64B1A123" w14:textId="77777777" w:rsidR="00AB305F" w:rsidRDefault="00AB305F" w:rsidP="002F4863">
      <w:pPr>
        <w:pStyle w:val="ListParagraph"/>
        <w:numPr>
          <w:ilvl w:val="4"/>
          <w:numId w:val="1"/>
        </w:numPr>
      </w:pPr>
      <w:r>
        <w:t xml:space="preserve">Fats </w:t>
      </w:r>
      <w:r>
        <w:sym w:font="Wingdings" w:char="F0E0"/>
      </w:r>
      <w:r>
        <w:t xml:space="preserve"> reservoir of energy and water</w:t>
      </w:r>
    </w:p>
    <w:p w14:paraId="08EC7A5B" w14:textId="4013655B" w:rsidR="00526E52" w:rsidRDefault="00AB305F" w:rsidP="002F4863">
      <w:pPr>
        <w:pStyle w:val="ListParagraph"/>
        <w:numPr>
          <w:ilvl w:val="4"/>
          <w:numId w:val="1"/>
        </w:numPr>
      </w:pPr>
      <w:r>
        <w:t xml:space="preserve">Proteins </w:t>
      </w:r>
      <w:r>
        <w:sym w:font="Wingdings" w:char="F0E0"/>
      </w:r>
      <w:r>
        <w:t xml:space="preserve"> reservoir of energy, amino acids, enzymes, chaperone proteins</w:t>
      </w:r>
    </w:p>
    <w:p w14:paraId="55D1D4CA" w14:textId="1B4B8831" w:rsidR="00526E52" w:rsidRDefault="00526E52" w:rsidP="002F4863">
      <w:pPr>
        <w:pStyle w:val="ListParagraph"/>
        <w:numPr>
          <w:ilvl w:val="1"/>
          <w:numId w:val="1"/>
        </w:numPr>
      </w:pPr>
      <w:r>
        <w:t xml:space="preserve">Response to environment </w:t>
      </w:r>
      <w:r>
        <w:sym w:font="Wingdings" w:char="F0E0"/>
      </w:r>
      <w:r>
        <w:t xml:space="preserve"> shifts in dormancy </w:t>
      </w:r>
    </w:p>
    <w:p w14:paraId="3BB470CE" w14:textId="145860BC" w:rsidR="002F4863" w:rsidRDefault="002F4863" w:rsidP="002F4863">
      <w:pPr>
        <w:pStyle w:val="ListParagraph"/>
        <w:numPr>
          <w:ilvl w:val="1"/>
          <w:numId w:val="1"/>
        </w:numPr>
      </w:pPr>
      <w:r>
        <w:t xml:space="preserve">shifts in dormancy </w:t>
      </w:r>
      <w:r>
        <w:sym w:font="Wingdings" w:char="F0E0"/>
      </w:r>
      <w:r>
        <w:t xml:space="preserve"> changes in seasonal light/temp relationship</w:t>
      </w:r>
    </w:p>
    <w:p w14:paraId="6DDD350D" w14:textId="77777777" w:rsidR="00526E52" w:rsidRDefault="00526E52" w:rsidP="00AB305F">
      <w:pPr>
        <w:pStyle w:val="ListParagraph"/>
        <w:numPr>
          <w:ilvl w:val="1"/>
          <w:numId w:val="1"/>
        </w:numPr>
      </w:pPr>
      <w:r>
        <w:t xml:space="preserve">Seasonal Light/temp relationship </w:t>
      </w:r>
      <w:r w:rsidRPr="002F4863">
        <w:rPr>
          <w:highlight w:val="yellow"/>
        </w:rPr>
        <w:sym w:font="Wingdings" w:char="F0E0"/>
      </w:r>
      <w:r w:rsidRPr="002F4863">
        <w:rPr>
          <w:highlight w:val="yellow"/>
        </w:rPr>
        <w:t xml:space="preserve"> changes in environment when diapause is initiated</w:t>
      </w:r>
    </w:p>
    <w:p w14:paraId="657C2FD0" w14:textId="3A52C5E9" w:rsidR="00C15F5E" w:rsidRDefault="005358B7" w:rsidP="00AB305F">
      <w:pPr>
        <w:pStyle w:val="ListParagraph"/>
        <w:numPr>
          <w:ilvl w:val="1"/>
          <w:numId w:val="1"/>
        </w:numPr>
      </w:pPr>
      <w:r>
        <w:t>ECB are a great model for this type of study</w:t>
      </w:r>
    </w:p>
    <w:p w14:paraId="444C5EDD" w14:textId="77777777" w:rsidR="00023863" w:rsidRPr="002F4863" w:rsidRDefault="00023863" w:rsidP="00023863">
      <w:pPr>
        <w:pStyle w:val="ListParagraph"/>
        <w:numPr>
          <w:ilvl w:val="0"/>
          <w:numId w:val="1"/>
        </w:numPr>
        <w:rPr>
          <w:highlight w:val="yellow"/>
        </w:rPr>
      </w:pPr>
      <w:r w:rsidRPr="002F4863">
        <w:rPr>
          <w:highlight w:val="yellow"/>
        </w:rPr>
        <w:t>European corn borer</w:t>
      </w:r>
    </w:p>
    <w:p w14:paraId="40E01C07" w14:textId="77777777" w:rsidR="00023863" w:rsidRDefault="00023863" w:rsidP="00023863">
      <w:pPr>
        <w:pStyle w:val="ListParagraph"/>
        <w:numPr>
          <w:ilvl w:val="1"/>
          <w:numId w:val="1"/>
        </w:numPr>
      </w:pPr>
      <w:r>
        <w:t>Pest</w:t>
      </w:r>
      <w:bookmarkStart w:id="0" w:name="_GoBack"/>
      <w:bookmarkEnd w:id="0"/>
    </w:p>
    <w:p w14:paraId="46363F0F" w14:textId="051FFE3D" w:rsidR="00023863" w:rsidRDefault="00023863" w:rsidP="00E63800">
      <w:pPr>
        <w:pStyle w:val="ListParagraph"/>
        <w:numPr>
          <w:ilvl w:val="1"/>
          <w:numId w:val="1"/>
        </w:numPr>
      </w:pPr>
      <w:r>
        <w:t>Genetic Facultative diapause</w:t>
      </w:r>
    </w:p>
    <w:p w14:paraId="0C2F0525" w14:textId="3D879DC9" w:rsidR="00E77898" w:rsidRDefault="00023863" w:rsidP="00E77898">
      <w:pPr>
        <w:pStyle w:val="ListParagraph"/>
        <w:numPr>
          <w:ilvl w:val="1"/>
          <w:numId w:val="1"/>
        </w:numPr>
      </w:pPr>
      <w:proofErr w:type="spellStart"/>
      <w:r>
        <w:t>Clinal</w:t>
      </w:r>
      <w:proofErr w:type="spellEnd"/>
      <w:r>
        <w:t xml:space="preserve"> distribution of facultative diapause</w:t>
      </w:r>
    </w:p>
    <w:p w14:paraId="7E72FBE0" w14:textId="77777777" w:rsidR="003451A9" w:rsidRDefault="003451A9" w:rsidP="003451A9"/>
    <w:p w14:paraId="0D8CF6CD" w14:textId="77777777" w:rsidR="003451A9" w:rsidRDefault="003451A9" w:rsidP="003451A9"/>
    <w:p w14:paraId="2C9CD002" w14:textId="77777777" w:rsidR="003451A9" w:rsidRPr="00BC6C7A" w:rsidRDefault="003451A9" w:rsidP="003451A9">
      <w:pPr>
        <w:spacing w:line="480" w:lineRule="auto"/>
        <w:rPr>
          <w:b/>
        </w:rPr>
      </w:pPr>
    </w:p>
    <w:p w14:paraId="16E4B36C" w14:textId="77777777" w:rsidR="003451A9" w:rsidRPr="00BC6C7A" w:rsidRDefault="003451A9" w:rsidP="003451A9">
      <w:pPr>
        <w:spacing w:line="480" w:lineRule="auto"/>
        <w:rPr>
          <w:b/>
        </w:rPr>
      </w:pPr>
      <w:r w:rsidRPr="00BC6C7A">
        <w:rPr>
          <w:b/>
        </w:rPr>
        <w:lastRenderedPageBreak/>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w:t>
      </w:r>
      <w:r w:rsidRPr="00BC6C7A">
        <w:lastRenderedPageBreak/>
        <w:t xml:space="preserve">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E304F"/>
    <w:rsid w:val="002F4863"/>
    <w:rsid w:val="003077EE"/>
    <w:rsid w:val="003451A9"/>
    <w:rsid w:val="0035701F"/>
    <w:rsid w:val="003B60DC"/>
    <w:rsid w:val="004117F9"/>
    <w:rsid w:val="004D225B"/>
    <w:rsid w:val="004E2123"/>
    <w:rsid w:val="00515B70"/>
    <w:rsid w:val="00526E52"/>
    <w:rsid w:val="005358B7"/>
    <w:rsid w:val="00541C7C"/>
    <w:rsid w:val="005A651B"/>
    <w:rsid w:val="005B0565"/>
    <w:rsid w:val="005D359D"/>
    <w:rsid w:val="005E4CB4"/>
    <w:rsid w:val="005F24D3"/>
    <w:rsid w:val="00632C0D"/>
    <w:rsid w:val="00661A3D"/>
    <w:rsid w:val="0069092D"/>
    <w:rsid w:val="006D7A9F"/>
    <w:rsid w:val="00731F64"/>
    <w:rsid w:val="00794226"/>
    <w:rsid w:val="007C336A"/>
    <w:rsid w:val="007C57AD"/>
    <w:rsid w:val="007E13A6"/>
    <w:rsid w:val="00814558"/>
    <w:rsid w:val="00825257"/>
    <w:rsid w:val="00892ED0"/>
    <w:rsid w:val="008E401B"/>
    <w:rsid w:val="00936F78"/>
    <w:rsid w:val="00947C78"/>
    <w:rsid w:val="009A6F01"/>
    <w:rsid w:val="009B0364"/>
    <w:rsid w:val="009E1C74"/>
    <w:rsid w:val="00A66264"/>
    <w:rsid w:val="00A8116F"/>
    <w:rsid w:val="00A8414A"/>
    <w:rsid w:val="00AB305F"/>
    <w:rsid w:val="00B11269"/>
    <w:rsid w:val="00B12995"/>
    <w:rsid w:val="00BA0DB7"/>
    <w:rsid w:val="00BC03D2"/>
    <w:rsid w:val="00C04D45"/>
    <w:rsid w:val="00C15F5E"/>
    <w:rsid w:val="00C40DE5"/>
    <w:rsid w:val="00C770D1"/>
    <w:rsid w:val="00CD0C5C"/>
    <w:rsid w:val="00CF5BDD"/>
    <w:rsid w:val="00D01167"/>
    <w:rsid w:val="00D12014"/>
    <w:rsid w:val="00D17F2A"/>
    <w:rsid w:val="00DD3F6B"/>
    <w:rsid w:val="00DF23AD"/>
    <w:rsid w:val="00E63800"/>
    <w:rsid w:val="00E72192"/>
    <w:rsid w:val="00E77898"/>
    <w:rsid w:val="00E8714E"/>
    <w:rsid w:val="00EC0A57"/>
    <w:rsid w:val="00F030BB"/>
    <w:rsid w:val="00F100FF"/>
    <w:rsid w:val="00FE4FE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870</Words>
  <Characters>4963</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06T01:18:00Z</dcterms:created>
  <dcterms:modified xsi:type="dcterms:W3CDTF">2017-06-06T01:18:00Z</dcterms:modified>
</cp:coreProperties>
</file>